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C503E" w14:textId="6FAB3452" w:rsidR="00BA4009" w:rsidRDefault="00BA4009" w:rsidP="001C40C2">
      <w:pPr>
        <w:spacing w:line="360" w:lineRule="auto"/>
        <w:jc w:val="center"/>
        <w:rPr>
          <w:b/>
          <w:bCs/>
        </w:rPr>
      </w:pPr>
      <w:r w:rsidRPr="00BA4009">
        <w:rPr>
          <w:b/>
          <w:bCs/>
        </w:rPr>
        <w:t xml:space="preserve">Response to Reviewers: Modelling the effects of antibiotic usage in livestock on human </w:t>
      </w:r>
      <w:r w:rsidR="00C702C8" w:rsidRPr="00BA4009">
        <w:rPr>
          <w:b/>
          <w:bCs/>
        </w:rPr>
        <w:t>salmonellosis.</w:t>
      </w:r>
    </w:p>
    <w:p w14:paraId="70A0FD8E" w14:textId="0B1057AE" w:rsidR="00BA4009" w:rsidRDefault="00BA4009" w:rsidP="001C40C2">
      <w:pPr>
        <w:spacing w:line="360" w:lineRule="auto"/>
        <w:jc w:val="center"/>
      </w:pPr>
      <w:r w:rsidRPr="00BA4009">
        <w:br/>
      </w:r>
      <w:r w:rsidRPr="001C40C2">
        <w:rPr>
          <w:rFonts w:cstheme="minorHAnsi"/>
          <w:b/>
          <w:bCs/>
          <w:color w:val="FF0000"/>
        </w:rPr>
        <w:t>Reviewer Point 1.1</w:t>
      </w:r>
      <w:r w:rsidR="00CD1D20" w:rsidRPr="001C40C2">
        <w:rPr>
          <w:rFonts w:cstheme="minorHAnsi"/>
          <w:b/>
          <w:bCs/>
          <w:color w:val="FF0000"/>
        </w:rPr>
        <w:t>:</w:t>
      </w:r>
      <w:r w:rsidRPr="001C40C2">
        <w:rPr>
          <w:rFonts w:cstheme="minorHAnsi"/>
          <w:i/>
          <w:iCs/>
          <w:color w:val="FF0000"/>
        </w:rPr>
        <w:t xml:space="preserve"> </w:t>
      </w:r>
      <w:r w:rsidRPr="001C40C2">
        <w:rPr>
          <w:color w:val="FF0000"/>
        </w:rPr>
        <w:t>The paper relies heavily on the model, but I found that the study did not align the work well with One Health or human health. Some additional data on the actual risks of salmonellosis from eating products from these animals is not explained and some additional context is needed.</w:t>
      </w:r>
    </w:p>
    <w:p w14:paraId="3CC5BFDF" w14:textId="77777777" w:rsidR="00BA4009" w:rsidRDefault="00BA4009" w:rsidP="001C40C2">
      <w:pPr>
        <w:spacing w:line="360" w:lineRule="auto"/>
      </w:pPr>
    </w:p>
    <w:p w14:paraId="66D1BBD4" w14:textId="4C78D169" w:rsidR="00E55867" w:rsidRDefault="00956A3B" w:rsidP="001C40C2">
      <w:pPr>
        <w:spacing w:line="360" w:lineRule="auto"/>
        <w:jc w:val="both"/>
      </w:pPr>
      <w:r>
        <w:t>We thank the reviewer for their comment. We have sought t</w:t>
      </w:r>
      <w:r w:rsidR="00E55867">
        <w:t>o clarify the wording throughout the manuscript</w:t>
      </w:r>
      <w:r w:rsidR="0024316E">
        <w:t>,</w:t>
      </w:r>
      <w:r w:rsidR="00E55867">
        <w:t xml:space="preserve"> that antibiotic curtailment interventions in livestock have an impact on </w:t>
      </w:r>
      <w:r w:rsidR="00E55867" w:rsidRPr="00E55867">
        <w:rPr>
          <w:i/>
          <w:iCs/>
        </w:rPr>
        <w:t>human</w:t>
      </w:r>
      <w:r w:rsidR="00E55867">
        <w:t xml:space="preserve"> salmonellosis, and therefore ha</w:t>
      </w:r>
      <w:r w:rsidR="0024316E">
        <w:t>s</w:t>
      </w:r>
      <w:r w:rsidR="00E55867">
        <w:t xml:space="preserve"> a clear one health link. Examples can be found in the </w:t>
      </w:r>
      <w:r w:rsidR="00EF4B13" w:rsidRPr="00EF4B13">
        <w:rPr>
          <w:i/>
          <w:iCs/>
        </w:rPr>
        <w:t>R</w:t>
      </w:r>
      <w:r w:rsidR="00E55867" w:rsidRPr="00EF4B13">
        <w:rPr>
          <w:i/>
          <w:iCs/>
        </w:rPr>
        <w:t>esults</w:t>
      </w:r>
      <w:r w:rsidR="00E55867">
        <w:t xml:space="preserve"> and the </w:t>
      </w:r>
      <w:r w:rsidR="00E55867" w:rsidRPr="00EF4B13">
        <w:rPr>
          <w:i/>
          <w:iCs/>
        </w:rPr>
        <w:t>Discussion</w:t>
      </w:r>
      <w:r w:rsidR="00EF4B13">
        <w:t xml:space="preserve"> sections (</w:t>
      </w:r>
      <w:r w:rsidR="00EF4B13" w:rsidRPr="00EF4B13">
        <w:rPr>
          <w:highlight w:val="cyan"/>
        </w:rPr>
        <w:t xml:space="preserve">lines </w:t>
      </w:r>
      <w:r w:rsidR="001C40C2">
        <w:rPr>
          <w:highlight w:val="cyan"/>
        </w:rPr>
        <w:t>240</w:t>
      </w:r>
      <w:r w:rsidR="00EF4B13" w:rsidRPr="00EF4B13">
        <w:rPr>
          <w:highlight w:val="cyan"/>
        </w:rPr>
        <w:t>-</w:t>
      </w:r>
      <w:r w:rsidR="001C40C2">
        <w:rPr>
          <w:highlight w:val="cyan"/>
        </w:rPr>
        <w:t>241</w:t>
      </w:r>
      <w:r w:rsidR="00EF4B13" w:rsidRPr="00EF4B13">
        <w:rPr>
          <w:highlight w:val="cyan"/>
        </w:rPr>
        <w:t xml:space="preserve"> and </w:t>
      </w:r>
      <w:r w:rsidR="001C40C2">
        <w:rPr>
          <w:highlight w:val="cyan"/>
        </w:rPr>
        <w:t>348</w:t>
      </w:r>
      <w:r w:rsidR="00EF4B13" w:rsidRPr="00EF4B13">
        <w:rPr>
          <w:highlight w:val="cyan"/>
        </w:rPr>
        <w:t>-</w:t>
      </w:r>
      <w:r w:rsidR="001C40C2" w:rsidRPr="001C40C2">
        <w:rPr>
          <w:highlight w:val="cyan"/>
        </w:rPr>
        <w:t>349</w:t>
      </w:r>
      <w:r w:rsidR="00EF4B13">
        <w:t>)</w:t>
      </w:r>
      <w:r w:rsidR="00E55867">
        <w:t>.</w:t>
      </w:r>
    </w:p>
    <w:p w14:paraId="35C1E07C" w14:textId="77777777" w:rsidR="00E55867" w:rsidRDefault="00E55867" w:rsidP="001C40C2">
      <w:pPr>
        <w:spacing w:line="360" w:lineRule="auto"/>
        <w:jc w:val="both"/>
      </w:pPr>
    </w:p>
    <w:p w14:paraId="0B7E7648" w14:textId="53861BFF" w:rsidR="00EF4B13" w:rsidRDefault="001C40C2" w:rsidP="005778F2">
      <w:pPr>
        <w:spacing w:line="360" w:lineRule="auto"/>
        <w:jc w:val="center"/>
      </w:pPr>
      <w:r>
        <w:rPr>
          <w:rFonts w:cstheme="minorHAnsi"/>
        </w:rPr>
        <w:t>“</w:t>
      </w:r>
      <w:r w:rsidRPr="001C40C2">
        <w:rPr>
          <w:rFonts w:cstheme="minorHAnsi"/>
          <w:i/>
          <w:iCs/>
        </w:rPr>
        <w:t xml:space="preserve">Curtailment of antibiotic usage (τ → 0 g/PCU) in the fattening pigs case studies resulted in the largest increase in the daily incidence of </w:t>
      </w:r>
      <w:r w:rsidRPr="001C40C2">
        <w:rPr>
          <w:rFonts w:cstheme="minorHAnsi"/>
          <w:i/>
          <w:iCs/>
          <w:highlight w:val="cyan"/>
        </w:rPr>
        <w:t>human</w:t>
      </w:r>
      <w:r w:rsidRPr="001C40C2">
        <w:rPr>
          <w:rFonts w:cstheme="minorHAnsi"/>
          <w:i/>
          <w:iCs/>
        </w:rPr>
        <w:t xml:space="preserve"> salmonellosis with a 1.11-fold…</w:t>
      </w:r>
      <w:r>
        <w:rPr>
          <w:rFonts w:cstheme="minorHAnsi"/>
        </w:rPr>
        <w:t>”</w:t>
      </w:r>
    </w:p>
    <w:p w14:paraId="613AFD22" w14:textId="77777777" w:rsidR="00CD1D20" w:rsidRDefault="00CD1D20" w:rsidP="001C40C2">
      <w:pPr>
        <w:spacing w:line="360" w:lineRule="auto"/>
        <w:jc w:val="both"/>
      </w:pPr>
    </w:p>
    <w:p w14:paraId="6D95D82A" w14:textId="67BC015C" w:rsidR="001C40C2" w:rsidRPr="00A64262" w:rsidRDefault="001C40C2" w:rsidP="005778F2">
      <w:pPr>
        <w:pStyle w:val="NoSpacing"/>
        <w:spacing w:line="360" w:lineRule="auto"/>
        <w:jc w:val="center"/>
        <w:rPr>
          <w:rFonts w:cstheme="minorHAnsi"/>
          <w:sz w:val="24"/>
          <w:szCs w:val="24"/>
        </w:rPr>
      </w:pPr>
      <w:r>
        <w:rPr>
          <w:rFonts w:cstheme="minorHAnsi"/>
          <w:sz w:val="24"/>
          <w:szCs w:val="24"/>
        </w:rPr>
        <w:t>“</w:t>
      </w:r>
      <w:r w:rsidRPr="001C40C2">
        <w:rPr>
          <w:rFonts w:cstheme="minorHAnsi"/>
          <w:i/>
          <w:iCs/>
          <w:sz w:val="24"/>
          <w:szCs w:val="24"/>
        </w:rPr>
        <w:t xml:space="preserve">…were found to effectively mitigate increases in the daily incidence of </w:t>
      </w:r>
      <w:r w:rsidRPr="001C40C2">
        <w:rPr>
          <w:rFonts w:cstheme="minorHAnsi"/>
          <w:i/>
          <w:iCs/>
          <w:sz w:val="24"/>
          <w:szCs w:val="24"/>
          <w:highlight w:val="cyan"/>
        </w:rPr>
        <w:t>human</w:t>
      </w:r>
      <w:r w:rsidRPr="001C40C2">
        <w:rPr>
          <w:rFonts w:cstheme="minorHAnsi"/>
          <w:i/>
          <w:iCs/>
          <w:sz w:val="24"/>
          <w:szCs w:val="24"/>
        </w:rPr>
        <w:t xml:space="preserve"> salmonellosis following curtailment of antibiotic usage in livestock.</w:t>
      </w:r>
      <w:r>
        <w:rPr>
          <w:rFonts w:cstheme="minorHAnsi"/>
          <w:sz w:val="24"/>
          <w:szCs w:val="24"/>
        </w:rPr>
        <w:t>”</w:t>
      </w:r>
    </w:p>
    <w:p w14:paraId="5CFA63A4" w14:textId="77777777" w:rsidR="00EF4B13" w:rsidRDefault="00EF4B13" w:rsidP="001C40C2">
      <w:pPr>
        <w:spacing w:line="360" w:lineRule="auto"/>
        <w:jc w:val="both"/>
      </w:pPr>
    </w:p>
    <w:p w14:paraId="08DAEFF4" w14:textId="2968580A" w:rsidR="00E55867" w:rsidRDefault="00E55867" w:rsidP="001C40C2">
      <w:pPr>
        <w:spacing w:line="360" w:lineRule="auto"/>
        <w:jc w:val="both"/>
      </w:pPr>
      <w:r>
        <w:t xml:space="preserve">We also agree with the reviewer regarding the “actual risks of salmonellosis from eating products” not being discussed. We now also mention that this was a limitation </w:t>
      </w:r>
      <w:r w:rsidR="00EF4B13">
        <w:t xml:space="preserve">to the study, and that future studies aiming to </w:t>
      </w:r>
      <w:r w:rsidR="0024316E">
        <w:t xml:space="preserve">more accurately </w:t>
      </w:r>
      <w:r w:rsidR="00EF4B13">
        <w:t>describe the farm-to-fork pathway could utilise dose-response modelling to simulate infection probability upon exposure, as seen in risk assessment literature (</w:t>
      </w:r>
      <w:r w:rsidR="00EF4B13" w:rsidRPr="00EF4B13">
        <w:rPr>
          <w:highlight w:val="cyan"/>
        </w:rPr>
        <w:t xml:space="preserve">lines </w:t>
      </w:r>
      <w:r w:rsidR="005778F2">
        <w:rPr>
          <w:highlight w:val="cyan"/>
        </w:rPr>
        <w:t>41</w:t>
      </w:r>
      <w:r w:rsidR="009F649F">
        <w:rPr>
          <w:highlight w:val="cyan"/>
        </w:rPr>
        <w:t>6</w:t>
      </w:r>
      <w:r w:rsidR="00EF4B13" w:rsidRPr="00EF4B13">
        <w:rPr>
          <w:highlight w:val="cyan"/>
        </w:rPr>
        <w:t>-</w:t>
      </w:r>
      <w:r w:rsidR="005778F2" w:rsidRPr="005778F2">
        <w:rPr>
          <w:highlight w:val="cyan"/>
        </w:rPr>
        <w:t>4</w:t>
      </w:r>
      <w:r w:rsidR="009F649F" w:rsidRPr="009F649F">
        <w:rPr>
          <w:highlight w:val="cyan"/>
        </w:rPr>
        <w:t>20</w:t>
      </w:r>
      <w:r w:rsidR="00EF4B13">
        <w:t xml:space="preserve">). </w:t>
      </w:r>
    </w:p>
    <w:p w14:paraId="19F30700" w14:textId="77777777" w:rsidR="00E55867" w:rsidRDefault="00E55867" w:rsidP="001C40C2">
      <w:pPr>
        <w:spacing w:line="360" w:lineRule="auto"/>
      </w:pPr>
    </w:p>
    <w:p w14:paraId="104035B4" w14:textId="14AF8BA3" w:rsidR="00C702C8" w:rsidRDefault="00CD1D20" w:rsidP="005778F2">
      <w:pPr>
        <w:spacing w:line="360" w:lineRule="auto"/>
        <w:jc w:val="center"/>
      </w:pPr>
      <w:r>
        <w:t>“</w:t>
      </w:r>
      <w:r w:rsidR="009F649F" w:rsidRPr="009F649F">
        <w:rPr>
          <w:rFonts w:cstheme="minorHAnsi"/>
          <w:bCs/>
          <w:i/>
          <w:iCs/>
          <w:highlight w:val="cyan"/>
        </w:rPr>
        <w:t>For example, t</w:t>
      </w:r>
      <w:r w:rsidR="009F649F" w:rsidRPr="009F649F">
        <w:rPr>
          <w:i/>
          <w:iCs/>
          <w:highlight w:val="cyan"/>
        </w:rPr>
        <w:t xml:space="preserve">ransmission of Salmonella spp. from animals-to-humans was simplified using a single parameter in this study. Future models could utilise non-linear microbial load dose-response models to more accurately quantify infection risk upon human exposure to Salmonella spp. on food products </w:t>
      </w:r>
      <w:r w:rsidR="009F649F" w:rsidRPr="009F649F">
        <w:rPr>
          <w:i/>
          <w:iCs/>
          <w:highlight w:val="cyan"/>
        </w:rPr>
        <w:fldChar w:fldCharType="begin"/>
      </w:r>
      <w:r w:rsidR="009F649F">
        <w:rPr>
          <w:i/>
          <w:iCs/>
          <w:highlight w:val="cyan"/>
        </w:rPr>
        <w:instrText xml:space="preserve"> ADDIN EN.CITE &lt;EndNote&gt;&lt;Cite&gt;&lt;Author&gt;Teunis&lt;/Author&gt;&lt;Year&gt;2000&lt;/Year&gt;&lt;RecNum&gt;464&lt;/RecNum&gt;&lt;DisplayText&gt;[1]&lt;/DisplayText&gt;&lt;record&gt;&lt;rec-number&gt;464&lt;/rec-number&gt;&lt;foreign-keys&gt;&lt;key app="EN" db-id="220f9fvwmzexdkefseqvwpscaepfaza5z05x" timestamp="1696497470"&gt;464&lt;/key&gt;&lt;/foreign-keys&gt;&lt;ref-type name="Journal Article"&gt;17&lt;/ref-type&gt;&lt;contributors&gt;&lt;authors&gt;&lt;author&gt;Teunis, P. F. M.&lt;/author&gt;&lt;author&gt;Havelaar, A. H.&lt;/author&gt;&lt;/authors&gt;&lt;/contributors&gt;&lt;titles&gt;&lt;title&gt;The Beta Poisson Dose-Response Model Is Not a Single-Hit Model&lt;/title&gt;&lt;secondary-title&gt;Risk Analysis&lt;/secondary-title&gt;&lt;/titles&gt;&lt;periodical&gt;&lt;full-title&gt;Risk Analysis&lt;/full-title&gt;&lt;/periodical&gt;&lt;pages&gt;513-520&lt;/pages&gt;&lt;volume&gt;20&lt;/volume&gt;&lt;number&gt;4&lt;/number&gt;&lt;dates&gt;&lt;year&gt;2000&lt;/year&gt;&lt;/dates&gt;&lt;isbn&gt;0272-4332&lt;/isbn&gt;&lt;urls&gt;&lt;related-urls&gt;&lt;url&gt;https://onlinelibrary.wiley.com/doi/abs/10.1111/0272-4332.204048&lt;/url&gt;&lt;/related-urls&gt;&lt;/urls&gt;&lt;electronic-resource-num&gt;https://doi.org/10.1111/0272-4332.204048&lt;/electronic-resource-num&gt;&lt;/record&gt;&lt;/Cite&gt;&lt;/EndNote&gt;</w:instrText>
      </w:r>
      <w:r w:rsidR="009F649F" w:rsidRPr="009F649F">
        <w:rPr>
          <w:i/>
          <w:iCs/>
          <w:highlight w:val="cyan"/>
        </w:rPr>
        <w:fldChar w:fldCharType="separate"/>
      </w:r>
      <w:r w:rsidR="009F649F">
        <w:rPr>
          <w:i/>
          <w:iCs/>
          <w:noProof/>
          <w:highlight w:val="cyan"/>
        </w:rPr>
        <w:t>[1]</w:t>
      </w:r>
      <w:r w:rsidR="009F649F" w:rsidRPr="009F649F">
        <w:rPr>
          <w:i/>
          <w:iCs/>
          <w:highlight w:val="cyan"/>
        </w:rPr>
        <w:fldChar w:fldCharType="end"/>
      </w:r>
      <w:r>
        <w:t>”</w:t>
      </w:r>
    </w:p>
    <w:p w14:paraId="0A9472E9" w14:textId="77777777" w:rsidR="002128B6" w:rsidRDefault="002128B6" w:rsidP="005778F2">
      <w:pPr>
        <w:spacing w:line="360" w:lineRule="auto"/>
        <w:jc w:val="center"/>
      </w:pPr>
    </w:p>
    <w:p w14:paraId="00756B5A" w14:textId="77777777" w:rsidR="002128B6" w:rsidRDefault="002128B6" w:rsidP="005778F2">
      <w:pPr>
        <w:spacing w:line="360" w:lineRule="auto"/>
        <w:jc w:val="center"/>
      </w:pPr>
    </w:p>
    <w:p w14:paraId="19FC5FB0" w14:textId="473F5509" w:rsidR="00BA4009" w:rsidRPr="001C40C2" w:rsidRDefault="00BA4009" w:rsidP="001C40C2">
      <w:pPr>
        <w:spacing w:line="360" w:lineRule="auto"/>
        <w:jc w:val="center"/>
        <w:rPr>
          <w:color w:val="FF0000"/>
        </w:rPr>
      </w:pPr>
      <w:r w:rsidRPr="001C40C2">
        <w:rPr>
          <w:rFonts w:cstheme="minorHAnsi"/>
          <w:b/>
          <w:bCs/>
          <w:color w:val="FF0000"/>
        </w:rPr>
        <w:lastRenderedPageBreak/>
        <w:t>Reviewer Point 1.2</w:t>
      </w:r>
      <w:r w:rsidR="00CD1D20" w:rsidRPr="001C40C2">
        <w:rPr>
          <w:rFonts w:cstheme="minorHAnsi"/>
          <w:b/>
          <w:bCs/>
          <w:color w:val="FF0000"/>
        </w:rPr>
        <w:t>:</w:t>
      </w:r>
      <w:r w:rsidRPr="001C40C2">
        <w:rPr>
          <w:rFonts w:cstheme="minorHAnsi"/>
          <w:color w:val="FF0000"/>
        </w:rPr>
        <w:t xml:space="preserve"> </w:t>
      </w:r>
      <w:r w:rsidRPr="001C40C2">
        <w:rPr>
          <w:color w:val="FF0000"/>
        </w:rPr>
        <w:t>The authors state that Listeria and VTEC would have different dynamics (L393). I did not think this section was explained well.</w:t>
      </w:r>
    </w:p>
    <w:p w14:paraId="0EE458A3" w14:textId="77777777" w:rsidR="00BA4009" w:rsidRDefault="00BA4009" w:rsidP="001C40C2">
      <w:pPr>
        <w:spacing w:line="360" w:lineRule="auto"/>
      </w:pPr>
    </w:p>
    <w:p w14:paraId="1BCE669C" w14:textId="03FB7236" w:rsidR="005B5052" w:rsidRDefault="005B5052" w:rsidP="001C40C2">
      <w:pPr>
        <w:spacing w:line="360" w:lineRule="auto"/>
        <w:jc w:val="both"/>
      </w:pPr>
      <w:r>
        <w:t xml:space="preserve">We thank the reviewer for their comment. We have now rewritten this paragraph to make it clear that </w:t>
      </w:r>
      <w:r w:rsidRPr="003A7262">
        <w:rPr>
          <w:i/>
          <w:iCs/>
        </w:rPr>
        <w:t>Listeria</w:t>
      </w:r>
      <w:r>
        <w:t xml:space="preserve"> spp. and VTEC are commonly found </w:t>
      </w:r>
      <w:r w:rsidR="00EA141A">
        <w:t>in the human intestinal flora as commensal organisms</w:t>
      </w:r>
      <w:r w:rsidR="003A7262">
        <w:t xml:space="preserve">. This is in comparison to the </w:t>
      </w:r>
      <w:r>
        <w:t xml:space="preserve">transient </w:t>
      </w:r>
      <w:r w:rsidR="00EF4B13">
        <w:t>infection in humans</w:t>
      </w:r>
      <w:r>
        <w:t xml:space="preserve"> and clear food animal origin of </w:t>
      </w:r>
      <w:r w:rsidRPr="003A7262">
        <w:rPr>
          <w:i/>
          <w:iCs/>
        </w:rPr>
        <w:t>Salmonella</w:t>
      </w:r>
      <w:r>
        <w:t xml:space="preserve"> spp.</w:t>
      </w:r>
      <w:r w:rsidR="00EF4B13">
        <w:t xml:space="preserve"> </w:t>
      </w:r>
      <w:r w:rsidR="00C37CE0">
        <w:t>Therefore,</w:t>
      </w:r>
      <w:r>
        <w:t xml:space="preserve"> the </w:t>
      </w:r>
      <w:r w:rsidR="003A7262">
        <w:t>impact of foodborne transmission</w:t>
      </w:r>
      <w:r w:rsidR="00EA141A">
        <w:t xml:space="preserve"> and subsequent interventions to target this pathway</w:t>
      </w:r>
      <w:r w:rsidR="003A7262">
        <w:t xml:space="preserve"> on the infection probability of </w:t>
      </w:r>
      <w:r w:rsidR="003A7262" w:rsidRPr="003A7262">
        <w:rPr>
          <w:i/>
          <w:iCs/>
        </w:rPr>
        <w:t>Listeria</w:t>
      </w:r>
      <w:r w:rsidR="003A7262">
        <w:t xml:space="preserve"> spp. and VTEC will likely be different than</w:t>
      </w:r>
      <w:r w:rsidR="00EA141A">
        <w:t xml:space="preserve"> for</w:t>
      </w:r>
      <w:r w:rsidR="003A7262">
        <w:t xml:space="preserve"> </w:t>
      </w:r>
      <w:r w:rsidR="003A7262" w:rsidRPr="003A7262">
        <w:rPr>
          <w:i/>
          <w:iCs/>
        </w:rPr>
        <w:t>Salmonella</w:t>
      </w:r>
      <w:r w:rsidR="003A7262">
        <w:t xml:space="preserve"> spp. (</w:t>
      </w:r>
      <w:r w:rsidR="00CD1D20" w:rsidRPr="00CD1D20">
        <w:rPr>
          <w:highlight w:val="cyan"/>
        </w:rPr>
        <w:t>l</w:t>
      </w:r>
      <w:r w:rsidR="003A7262" w:rsidRPr="00CD1D20">
        <w:rPr>
          <w:highlight w:val="cyan"/>
        </w:rPr>
        <w:t xml:space="preserve">ines </w:t>
      </w:r>
      <w:r w:rsidR="005778F2" w:rsidRPr="005778F2">
        <w:rPr>
          <w:highlight w:val="cyan"/>
        </w:rPr>
        <w:t>392-399</w:t>
      </w:r>
      <w:r w:rsidR="003A7262">
        <w:t>).</w:t>
      </w:r>
    </w:p>
    <w:p w14:paraId="174A29CC" w14:textId="77777777" w:rsidR="00EA141A" w:rsidRDefault="00EA141A" w:rsidP="001C40C2">
      <w:pPr>
        <w:spacing w:line="360" w:lineRule="auto"/>
      </w:pPr>
    </w:p>
    <w:p w14:paraId="081C9CB5" w14:textId="74B61654" w:rsidR="00EA141A" w:rsidRPr="00EA141A" w:rsidRDefault="00EA141A" w:rsidP="005778F2">
      <w:pPr>
        <w:pStyle w:val="NoSpacing"/>
        <w:spacing w:line="360" w:lineRule="auto"/>
        <w:jc w:val="center"/>
        <w:rPr>
          <w:rFonts w:cstheme="minorHAnsi"/>
          <w:bCs/>
          <w:sz w:val="24"/>
          <w:szCs w:val="24"/>
        </w:rPr>
      </w:pPr>
      <w:r w:rsidRPr="00CD1D20">
        <w:rPr>
          <w:rFonts w:cstheme="minorHAnsi"/>
          <w:sz w:val="24"/>
          <w:szCs w:val="24"/>
        </w:rPr>
        <w:t>“</w:t>
      </w:r>
      <w:r w:rsidRPr="00CD1D20">
        <w:rPr>
          <w:rFonts w:cstheme="minorHAnsi"/>
          <w:i/>
          <w:iCs/>
          <w:sz w:val="24"/>
          <w:szCs w:val="24"/>
          <w:highlight w:val="cyan"/>
        </w:rPr>
        <w:t xml:space="preserve">It is also likely that there will be a less clear link between </w:t>
      </w:r>
      <w:r w:rsidRPr="00CD1D20">
        <w:rPr>
          <w:rFonts w:cstheme="minorHAnsi"/>
          <w:bCs/>
          <w:i/>
          <w:iCs/>
          <w:sz w:val="24"/>
          <w:szCs w:val="24"/>
          <w:highlight w:val="cyan"/>
        </w:rPr>
        <w:t xml:space="preserve">improvements in farm-to-fork hygiene and the incidence of opportunistic infections of commensal pathogens, such as Listeria spp. and E.coli (i.e. VTEC). This contrasts with Salmonella spp. modelled in this study, which has clear food animal origins and predominantly results in self-limited colonisation and infection in humans </w:t>
      </w:r>
      <w:r w:rsidRPr="00CD1D20">
        <w:rPr>
          <w:rFonts w:cstheme="minorHAnsi"/>
          <w:bCs/>
          <w:i/>
          <w:iCs/>
          <w:sz w:val="24"/>
          <w:szCs w:val="24"/>
          <w:highlight w:val="cyan"/>
        </w:rPr>
        <w:fldChar w:fldCharType="begin"/>
      </w:r>
      <w:r w:rsidR="00CD1D20">
        <w:rPr>
          <w:rFonts w:cstheme="minorHAnsi"/>
          <w:bCs/>
          <w:i/>
          <w:iCs/>
          <w:sz w:val="24"/>
          <w:szCs w:val="24"/>
          <w:highlight w:val="cyan"/>
        </w:rPr>
        <w:instrText xml:space="preserve"> ADDIN EN.CITE &lt;EndNote&gt;&lt;Cite&gt;&lt;Author&gt;Centers for Disease Control and Prevention&lt;/Author&gt;&lt;Year&gt;2014&lt;/Year&gt;&lt;RecNum&gt;434&lt;/RecNum&gt;&lt;DisplayText&gt;[2]&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Pr="00CD1D20">
        <w:rPr>
          <w:rFonts w:cstheme="minorHAnsi"/>
          <w:bCs/>
          <w:i/>
          <w:iCs/>
          <w:sz w:val="24"/>
          <w:szCs w:val="24"/>
          <w:highlight w:val="cyan"/>
        </w:rPr>
        <w:fldChar w:fldCharType="separate"/>
      </w:r>
      <w:r w:rsidR="00CD1D20">
        <w:rPr>
          <w:rFonts w:cstheme="minorHAnsi"/>
          <w:bCs/>
          <w:i/>
          <w:iCs/>
          <w:noProof/>
          <w:sz w:val="24"/>
          <w:szCs w:val="24"/>
          <w:highlight w:val="cyan"/>
        </w:rPr>
        <w:t>[2]</w:t>
      </w:r>
      <w:r w:rsidRPr="00CD1D20">
        <w:rPr>
          <w:rFonts w:cstheme="minorHAnsi"/>
          <w:bCs/>
          <w:i/>
          <w:iCs/>
          <w:sz w:val="24"/>
          <w:szCs w:val="24"/>
          <w:highlight w:val="cyan"/>
        </w:rPr>
        <w:fldChar w:fldCharType="end"/>
      </w:r>
      <w:r w:rsidRPr="00CD1D20">
        <w:rPr>
          <w:rFonts w:cstheme="minorHAnsi"/>
          <w:bCs/>
          <w:i/>
          <w:iCs/>
          <w:sz w:val="24"/>
          <w:szCs w:val="24"/>
          <w:highlight w:val="cyan"/>
        </w:rPr>
        <w:t xml:space="preserve">. Factors such as the extent of host-immunosuppression, microbial community interactions and nosocomial transmission may play a larger role than the animal-to-human transmission pathway in determining the extent of Listeria spp. and E.coli infection in  humans </w:t>
      </w:r>
      <w:r w:rsidRPr="00CD1D20">
        <w:rPr>
          <w:rFonts w:cstheme="minorHAnsi"/>
          <w:bCs/>
          <w:i/>
          <w:iCs/>
          <w:sz w:val="24"/>
          <w:szCs w:val="24"/>
          <w:highlight w:val="cyan"/>
        </w:rPr>
        <w:fldChar w:fldCharType="begin"/>
      </w:r>
      <w:r w:rsidR="00CD1D20">
        <w:rPr>
          <w:rFonts w:cstheme="minorHAnsi"/>
          <w:bCs/>
          <w:i/>
          <w:iCs/>
          <w:sz w:val="24"/>
          <w:szCs w:val="24"/>
          <w:highlight w:val="cyan"/>
        </w:rPr>
        <w:instrText xml:space="preserve"> ADDIN EN.CITE &lt;EndNote&gt;&lt;Cite&gt;&lt;Author&gt;Poirel&lt;/Author&gt;&lt;Year&gt;2018&lt;/Year&gt;&lt;RecNum&gt;385&lt;/RecNum&gt;&lt;DisplayText&gt;[3, 4]&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Pr="00CD1D20">
        <w:rPr>
          <w:rFonts w:cstheme="minorHAnsi"/>
          <w:bCs/>
          <w:i/>
          <w:iCs/>
          <w:sz w:val="24"/>
          <w:szCs w:val="24"/>
          <w:highlight w:val="cyan"/>
        </w:rPr>
        <w:fldChar w:fldCharType="separate"/>
      </w:r>
      <w:r w:rsidR="00CD1D20">
        <w:rPr>
          <w:rFonts w:cstheme="minorHAnsi"/>
          <w:bCs/>
          <w:i/>
          <w:iCs/>
          <w:noProof/>
          <w:sz w:val="24"/>
          <w:szCs w:val="24"/>
          <w:highlight w:val="cyan"/>
        </w:rPr>
        <w:t>[3, 4]</w:t>
      </w:r>
      <w:r w:rsidRPr="00CD1D20">
        <w:rPr>
          <w:rFonts w:cstheme="minorHAnsi"/>
          <w:bCs/>
          <w:i/>
          <w:iCs/>
          <w:sz w:val="24"/>
          <w:szCs w:val="24"/>
          <w:highlight w:val="cyan"/>
        </w:rPr>
        <w:fldChar w:fldCharType="end"/>
      </w:r>
      <w:r w:rsidRPr="00CD1D20">
        <w:rPr>
          <w:rFonts w:cstheme="minorHAnsi"/>
          <w:bCs/>
          <w:i/>
          <w:iCs/>
          <w:sz w:val="24"/>
          <w:szCs w:val="24"/>
          <w:highlight w:val="cyan"/>
        </w:rPr>
        <w:t>.</w:t>
      </w:r>
      <w:r w:rsidRPr="00CD1D20">
        <w:rPr>
          <w:rFonts w:cstheme="minorHAnsi"/>
          <w:bCs/>
          <w:sz w:val="24"/>
          <w:szCs w:val="24"/>
        </w:rPr>
        <w:t>”</w:t>
      </w:r>
    </w:p>
    <w:p w14:paraId="4D4B3693" w14:textId="57FF072A" w:rsidR="005129C3" w:rsidRDefault="00BA4009" w:rsidP="001C40C2">
      <w:pPr>
        <w:spacing w:line="360" w:lineRule="auto"/>
        <w:jc w:val="center"/>
      </w:pPr>
      <w:r w:rsidRPr="00BA4009">
        <w:br/>
      </w:r>
      <w:r w:rsidRPr="001C40C2">
        <w:rPr>
          <w:rFonts w:cstheme="minorHAnsi"/>
          <w:b/>
          <w:bCs/>
          <w:color w:val="FF0000"/>
        </w:rPr>
        <w:t>Reviewer Point 1.3</w:t>
      </w:r>
      <w:r w:rsidR="00CD1D20" w:rsidRPr="001C40C2">
        <w:rPr>
          <w:rFonts w:cstheme="minorHAnsi"/>
          <w:b/>
          <w:bCs/>
          <w:color w:val="FF0000"/>
        </w:rPr>
        <w:t>:</w:t>
      </w:r>
      <w:r w:rsidRPr="001C40C2">
        <w:rPr>
          <w:rFonts w:cstheme="minorHAnsi"/>
          <w:color w:val="FF0000"/>
        </w:rPr>
        <w:t xml:space="preserve"> </w:t>
      </w:r>
      <w:r w:rsidRPr="001C40C2">
        <w:rPr>
          <w:color w:val="FF0000"/>
        </w:rPr>
        <w:t>Could the authors add a paragraph listing limitations of the study?</w:t>
      </w:r>
    </w:p>
    <w:p w14:paraId="5B2D721E" w14:textId="77777777" w:rsidR="00BA4009" w:rsidRDefault="00BA4009" w:rsidP="001C40C2">
      <w:pPr>
        <w:spacing w:line="360" w:lineRule="auto"/>
      </w:pPr>
    </w:p>
    <w:p w14:paraId="6094C07B" w14:textId="78553E03" w:rsidR="00F5257D" w:rsidRDefault="00F5257D" w:rsidP="001C40C2">
      <w:pPr>
        <w:spacing w:line="360" w:lineRule="auto"/>
        <w:jc w:val="both"/>
      </w:pPr>
      <w:r>
        <w:t xml:space="preserve">We thank the reviewer for their </w:t>
      </w:r>
      <w:r w:rsidR="005B5052">
        <w:t>comment,</w:t>
      </w:r>
      <w:r>
        <w:t xml:space="preserve"> and we have now added an additional paragraph detailing further limitations of the mathematical model</w:t>
      </w:r>
      <w:r w:rsidR="00EA141A">
        <w:t xml:space="preserve"> (</w:t>
      </w:r>
      <w:r w:rsidR="00EA141A" w:rsidRPr="00CD1D20">
        <w:rPr>
          <w:highlight w:val="cyan"/>
        </w:rPr>
        <w:t xml:space="preserve">lines </w:t>
      </w:r>
      <w:r w:rsidR="005778F2">
        <w:rPr>
          <w:highlight w:val="cyan"/>
        </w:rPr>
        <w:t>415-42</w:t>
      </w:r>
      <w:r w:rsidR="009F649F" w:rsidRPr="009F649F">
        <w:rPr>
          <w:highlight w:val="cyan"/>
        </w:rPr>
        <w:t>8</w:t>
      </w:r>
      <w:r w:rsidR="00EA141A">
        <w:t>)</w:t>
      </w:r>
      <w:r>
        <w:t xml:space="preserve">. We also note that previous paragraphs </w:t>
      </w:r>
      <w:r w:rsidR="00CD1D20">
        <w:t xml:space="preserve">in the </w:t>
      </w:r>
      <w:r w:rsidR="00CD1D20" w:rsidRPr="001C40C2">
        <w:rPr>
          <w:i/>
          <w:iCs/>
        </w:rPr>
        <w:t>Discussion</w:t>
      </w:r>
      <w:r w:rsidR="00CD1D20">
        <w:t xml:space="preserve"> highlight</w:t>
      </w:r>
      <w:r>
        <w:t xml:space="preserve"> </w:t>
      </w:r>
      <w:r w:rsidR="005B5052">
        <w:t xml:space="preserve">several limitations </w:t>
      </w:r>
      <w:r>
        <w:t>(data for model fitting</w:t>
      </w:r>
      <w:r w:rsidR="001C40C2">
        <w:t>, applicability to other pathogens,</w:t>
      </w:r>
      <w:r w:rsidR="005B5052">
        <w:t xml:space="preserve"> etc.</w:t>
      </w:r>
      <w:r>
        <w:t>)</w:t>
      </w:r>
      <w:r w:rsidR="00EF4B13">
        <w:t xml:space="preserve">. However, in these paragraphs we also detail how our results are robust to these limitations. </w:t>
      </w:r>
    </w:p>
    <w:p w14:paraId="30BD27CE" w14:textId="77777777" w:rsidR="005B5052" w:rsidRDefault="005B5052" w:rsidP="001C40C2">
      <w:pPr>
        <w:spacing w:line="360" w:lineRule="auto"/>
      </w:pPr>
    </w:p>
    <w:p w14:paraId="721760E7" w14:textId="31029F1D" w:rsidR="005B5052" w:rsidRPr="009F649F" w:rsidRDefault="005B5052" w:rsidP="009F649F">
      <w:pPr>
        <w:pStyle w:val="NoSpacing"/>
        <w:spacing w:line="480" w:lineRule="auto"/>
        <w:jc w:val="both"/>
        <w:rPr>
          <w:sz w:val="24"/>
          <w:szCs w:val="24"/>
        </w:rPr>
      </w:pPr>
      <w:r>
        <w:t>“</w:t>
      </w:r>
      <w:r w:rsidR="005502E2" w:rsidRPr="005502E2">
        <w:rPr>
          <w:rFonts w:cstheme="minorHAnsi"/>
          <w:bCs/>
          <w:i/>
          <w:iCs/>
          <w:sz w:val="24"/>
          <w:szCs w:val="24"/>
          <w:highlight w:val="cyan"/>
        </w:rPr>
        <w:t>The compartmental model structure chosen in this study was simplified for model tractability and certain phenomena were implicitly assumed or modelled. For example, t</w:t>
      </w:r>
      <w:r w:rsidR="005502E2" w:rsidRPr="005502E2">
        <w:rPr>
          <w:i/>
          <w:iCs/>
          <w:sz w:val="24"/>
          <w:szCs w:val="24"/>
          <w:highlight w:val="cyan"/>
        </w:rPr>
        <w:t xml:space="preserve">ransmission of Salmonella spp. from animals-to-humans was simplified using a single parameter in this study. Future models could use non-linear microbial load dose-response models to more accurately </w:t>
      </w:r>
      <w:r w:rsidR="005502E2" w:rsidRPr="005502E2">
        <w:rPr>
          <w:i/>
          <w:iCs/>
          <w:sz w:val="24"/>
          <w:szCs w:val="24"/>
          <w:highlight w:val="cyan"/>
        </w:rPr>
        <w:lastRenderedPageBreak/>
        <w:t xml:space="preserve">quantify infection risk upon human exposure to Salmonella spp. on food products </w:t>
      </w:r>
      <w:r w:rsidR="005502E2" w:rsidRPr="005502E2">
        <w:rPr>
          <w:i/>
          <w:iCs/>
          <w:sz w:val="24"/>
          <w:szCs w:val="24"/>
          <w:highlight w:val="cyan"/>
        </w:rPr>
        <w:fldChar w:fldCharType="begin"/>
      </w:r>
      <w:r w:rsidR="00894BCB">
        <w:rPr>
          <w:i/>
          <w:iCs/>
          <w:sz w:val="24"/>
          <w:szCs w:val="24"/>
          <w:highlight w:val="cyan"/>
        </w:rPr>
        <w:instrText xml:space="preserve"> ADDIN EN.CITE &lt;EndNote&gt;&lt;Cite&gt;&lt;Author&gt;Teunis&lt;/Author&gt;&lt;Year&gt;2000&lt;/Year&gt;&lt;RecNum&gt;464&lt;/RecNum&gt;&lt;DisplayText&gt;[1]&lt;/DisplayText&gt;&lt;record&gt;&lt;rec-number&gt;464&lt;/rec-number&gt;&lt;foreign-keys&gt;&lt;key app="EN" db-id="220f9fvwmzexdkefseqvwpscaepfaza5z05x" timestamp="1696497470"&gt;464&lt;/key&gt;&lt;/foreign-keys&gt;&lt;ref-type name="Journal Article"&gt;17&lt;/ref-type&gt;&lt;contributors&gt;&lt;authors&gt;&lt;author&gt;Teunis, P. F. M.&lt;/author&gt;&lt;author&gt;Havelaar, A. H.&lt;/author&gt;&lt;/authors&gt;&lt;/contributors&gt;&lt;titles&gt;&lt;title&gt;The Beta Poisson Dose-Response Model Is Not a Single-Hit Model&lt;/title&gt;&lt;secondary-title&gt;Risk Analysis&lt;/secondary-title&gt;&lt;/titles&gt;&lt;periodical&gt;&lt;full-title&gt;Risk Analysis&lt;/full-title&gt;&lt;/periodical&gt;&lt;pages&gt;513-520&lt;/pages&gt;&lt;volume&gt;20&lt;/volume&gt;&lt;number&gt;4&lt;/number&gt;&lt;dates&gt;&lt;year&gt;2000&lt;/year&gt;&lt;/dates&gt;&lt;isbn&gt;0272-4332&lt;/isbn&gt;&lt;urls&gt;&lt;related-urls&gt;&lt;url&gt;https://onlinelibrary.wiley.com/doi/abs/10.1111/0272-4332.204048&lt;/url&gt;&lt;/related-urls&gt;&lt;/urls&gt;&lt;electronic-resource-num&gt;https://doi.org/10.1111/0272-4332.204048&lt;/electronic-resource-num&gt;&lt;/record&gt;&lt;/Cite&gt;&lt;/EndNote&gt;</w:instrText>
      </w:r>
      <w:r w:rsidR="005502E2" w:rsidRPr="005502E2">
        <w:rPr>
          <w:i/>
          <w:iCs/>
          <w:sz w:val="24"/>
          <w:szCs w:val="24"/>
          <w:highlight w:val="cyan"/>
        </w:rPr>
        <w:fldChar w:fldCharType="separate"/>
      </w:r>
      <w:r w:rsidR="00894BCB">
        <w:rPr>
          <w:i/>
          <w:iCs/>
          <w:noProof/>
          <w:sz w:val="24"/>
          <w:szCs w:val="24"/>
          <w:highlight w:val="cyan"/>
        </w:rPr>
        <w:t>[1]</w:t>
      </w:r>
      <w:r w:rsidR="005502E2" w:rsidRPr="005502E2">
        <w:rPr>
          <w:i/>
          <w:iCs/>
          <w:sz w:val="24"/>
          <w:szCs w:val="24"/>
          <w:highlight w:val="cyan"/>
        </w:rPr>
        <w:fldChar w:fldCharType="end"/>
      </w:r>
      <w:r w:rsidR="005502E2" w:rsidRPr="005502E2">
        <w:rPr>
          <w:i/>
          <w:iCs/>
          <w:sz w:val="24"/>
          <w:szCs w:val="24"/>
          <w:highlight w:val="cyan"/>
        </w:rPr>
        <w:t xml:space="preserve">. Future models could also explicitly model mechanisms driving strain coexistence, such as within-host competition, with this mechanism known to impact AMR dynamics following the implementation of interventions </w:t>
      </w:r>
      <w:r w:rsidR="005502E2" w:rsidRPr="005502E2">
        <w:rPr>
          <w:i/>
          <w:iCs/>
          <w:sz w:val="24"/>
          <w:szCs w:val="24"/>
          <w:highlight w:val="cyan"/>
        </w:rPr>
        <w:fldChar w:fldCharType="begin"/>
      </w:r>
      <w:r w:rsidR="00894BCB">
        <w:rPr>
          <w:i/>
          <w:iCs/>
          <w:sz w:val="24"/>
          <w:szCs w:val="24"/>
          <w:highlight w:val="cyan"/>
        </w:rPr>
        <w:instrText xml:space="preserve"> ADDIN EN.CITE &lt;EndNote&gt;&lt;Cite&gt;&lt;Author&gt;Davies&lt;/Author&gt;&lt;Year&gt;2021&lt;/Year&gt;&lt;RecNum&gt;347&lt;/RecNum&gt;&lt;DisplayText&gt;[5]&lt;/DisplayText&gt;&lt;record&gt;&lt;rec-number&gt;347&lt;/rec-number&gt;&lt;foreign-keys&gt;&lt;key app="EN" db-id="220f9fvwmzexdkefseqvwpscaepfaza5z05x" timestamp="1679848254"&gt;347&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5502E2" w:rsidRPr="005502E2">
        <w:rPr>
          <w:i/>
          <w:iCs/>
          <w:sz w:val="24"/>
          <w:szCs w:val="24"/>
          <w:highlight w:val="cyan"/>
        </w:rPr>
        <w:fldChar w:fldCharType="separate"/>
      </w:r>
      <w:r w:rsidR="00894BCB">
        <w:rPr>
          <w:i/>
          <w:iCs/>
          <w:noProof/>
          <w:sz w:val="24"/>
          <w:szCs w:val="24"/>
          <w:highlight w:val="cyan"/>
        </w:rPr>
        <w:t>[5]</w:t>
      </w:r>
      <w:r w:rsidR="005502E2" w:rsidRPr="005502E2">
        <w:rPr>
          <w:i/>
          <w:iCs/>
          <w:sz w:val="24"/>
          <w:szCs w:val="24"/>
          <w:highlight w:val="cyan"/>
        </w:rPr>
        <w:fldChar w:fldCharType="end"/>
      </w:r>
      <w:r w:rsidR="005502E2" w:rsidRPr="005502E2">
        <w:rPr>
          <w:i/>
          <w:iCs/>
          <w:sz w:val="24"/>
          <w:szCs w:val="24"/>
          <w:highlight w:val="cyan"/>
        </w:rPr>
        <w:t xml:space="preserve">. The impact of country level adherence to antibiotic curtailment interventions on human and livestock AMR could also be of interest, to explore the impact of population structure on intervention efficacy. Finally, the relationship between livestock antibiotic usage and resistance was assumed to be linear in this study, with this also being assumed in related literature </w:t>
      </w:r>
      <w:r w:rsidR="005502E2" w:rsidRPr="005502E2">
        <w:rPr>
          <w:i/>
          <w:iCs/>
          <w:sz w:val="24"/>
          <w:szCs w:val="24"/>
          <w:highlight w:val="cyan"/>
        </w:rPr>
        <w:fldChar w:fldCharType="begin"/>
      </w:r>
      <w:r w:rsidR="00894BCB">
        <w:rPr>
          <w:i/>
          <w:iCs/>
          <w:sz w:val="24"/>
          <w:szCs w:val="24"/>
          <w:highlight w:val="cyan"/>
        </w:rPr>
        <w:instrText xml:space="preserve"> ADDIN EN.CITE &lt;EndNote&gt;&lt;Cite&gt;&lt;Author&gt;Davies&lt;/Author&gt;&lt;Year&gt;2021&lt;/Year&gt;&lt;RecNum&gt;49&lt;/RecNum&gt;&lt;DisplayText&gt;[5, 6]&lt;/DisplayText&gt;&lt;record&gt;&lt;rec-number&gt;49&lt;/rec-number&gt;&lt;foreign-keys&gt;&lt;key app="EN" db-id="rsw9ear0addpsvevv90pavece2aw0afa9edz" timestamp="1696520883"&gt;49&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ages&gt;eaaz8690&lt;/pages&gt;&lt;volume&gt;13&lt;/volume&gt;&lt;number&gt;606&lt;/number&gt;&lt;dates&gt;&lt;year&gt;2021&lt;/year&gt;&lt;/dates&gt;&lt;isbn&gt;1946-6242&lt;/isbn&gt;&lt;urls&gt;&lt;/urls&gt;&lt;/record&gt;&lt;/Cite&gt;&lt;Cite&gt;&lt;Author&gt;Rahman&lt;/Author&gt;&lt;Year&gt;2023&lt;/Year&gt;&lt;RecNum&gt;465&lt;/RecNum&gt;&lt;record&gt;&lt;rec-number&gt;465&lt;/rec-number&gt;&lt;foreign-keys&gt;&lt;key app="EN" db-id="220f9fvwmzexdkefseqvwpscaepfaza5z05x" timestamp="1696518243"&gt;465&lt;/key&gt;&lt;/foreign-keys&gt;&lt;ref-type name="Journal Article"&gt;17&lt;/ref-type&gt;&lt;contributors&gt;&lt;authors&gt;&lt;author&gt;Rahman, Sakib&lt;/author&gt;&lt;author&gt;Hollis, Aidan&lt;/author&gt;&lt;/authors&gt;&lt;/contributors&gt;&lt;titles&gt;&lt;title&gt;The effect of antibiotic usage on resistance in humans and food-producing animals: a longitudinal, One Health analysis using European data&lt;/title&gt;&lt;secondary-title&gt;Frontiers in Public Health&lt;/secondary-title&gt;&lt;/titles&gt;&lt;periodical&gt;&lt;full-title&gt;Frontiers in Public Health&lt;/full-title&gt;&lt;/periodical&gt;&lt;pages&gt;1170426&lt;/pages&gt;&lt;volume&gt;11&lt;/volume&gt;&lt;dates&gt;&lt;year&gt;2023&lt;/year&gt;&lt;/dates&gt;&lt;isbn&gt;2296-2565&lt;/isbn&gt;&lt;urls&gt;&lt;/urls&gt;&lt;/record&gt;&lt;/Cite&gt;&lt;/EndNote&gt;</w:instrText>
      </w:r>
      <w:r w:rsidR="005502E2" w:rsidRPr="005502E2">
        <w:rPr>
          <w:i/>
          <w:iCs/>
          <w:sz w:val="24"/>
          <w:szCs w:val="24"/>
          <w:highlight w:val="cyan"/>
        </w:rPr>
        <w:fldChar w:fldCharType="separate"/>
      </w:r>
      <w:r w:rsidR="00894BCB">
        <w:rPr>
          <w:i/>
          <w:iCs/>
          <w:noProof/>
          <w:sz w:val="24"/>
          <w:szCs w:val="24"/>
          <w:highlight w:val="cyan"/>
        </w:rPr>
        <w:t>[5, 6]</w:t>
      </w:r>
      <w:r w:rsidR="005502E2" w:rsidRPr="005502E2">
        <w:rPr>
          <w:i/>
          <w:iCs/>
          <w:sz w:val="24"/>
          <w:szCs w:val="24"/>
          <w:highlight w:val="cyan"/>
        </w:rPr>
        <w:fldChar w:fldCharType="end"/>
      </w:r>
      <w:r w:rsidR="005502E2" w:rsidRPr="005502E2">
        <w:rPr>
          <w:i/>
          <w:iCs/>
          <w:sz w:val="24"/>
          <w:szCs w:val="24"/>
          <w:highlight w:val="cyan"/>
        </w:rPr>
        <w:t>. Exploring the functional form of this relationship may also provide useful insight into the range of potential scenarios following curtailment interventions at the one health interface.</w:t>
      </w:r>
      <w:r w:rsidR="005502E2">
        <w:rPr>
          <w:sz w:val="24"/>
          <w:szCs w:val="24"/>
        </w:rPr>
        <w:t>”</w:t>
      </w:r>
    </w:p>
    <w:p w14:paraId="0A27CAC6" w14:textId="77777777" w:rsidR="00EA141A" w:rsidRPr="00EA141A" w:rsidRDefault="00EA141A" w:rsidP="001C40C2">
      <w:pPr>
        <w:spacing w:line="360" w:lineRule="auto"/>
        <w:rPr>
          <w:b/>
          <w:bCs/>
          <w:u w:val="single"/>
        </w:rPr>
      </w:pPr>
    </w:p>
    <w:p w14:paraId="04994C32" w14:textId="188BB3B2" w:rsidR="00EA141A" w:rsidRPr="00E55867" w:rsidRDefault="00EA141A" w:rsidP="001C40C2">
      <w:pPr>
        <w:spacing w:line="360" w:lineRule="auto"/>
        <w:rPr>
          <w:b/>
          <w:bCs/>
          <w:u w:val="single"/>
        </w:rPr>
      </w:pPr>
      <w:r w:rsidRPr="00EA141A">
        <w:rPr>
          <w:b/>
          <w:bCs/>
          <w:u w:val="single"/>
        </w:rPr>
        <w:t>References</w:t>
      </w:r>
    </w:p>
    <w:p w14:paraId="53D7DA7E" w14:textId="77777777" w:rsidR="00EA141A" w:rsidRDefault="00EA141A" w:rsidP="001C40C2">
      <w:pPr>
        <w:spacing w:line="360" w:lineRule="auto"/>
      </w:pPr>
    </w:p>
    <w:p w14:paraId="36A57CCD" w14:textId="77777777" w:rsidR="00894BCB" w:rsidRPr="00894BCB" w:rsidRDefault="00EA141A" w:rsidP="00894BCB">
      <w:pPr>
        <w:pStyle w:val="EndNoteBibliography"/>
        <w:rPr>
          <w:noProof/>
        </w:rPr>
      </w:pPr>
      <w:r>
        <w:fldChar w:fldCharType="begin"/>
      </w:r>
      <w:r>
        <w:instrText xml:space="preserve"> ADDIN EN.REFLIST </w:instrText>
      </w:r>
      <w:r>
        <w:fldChar w:fldCharType="separate"/>
      </w:r>
      <w:r w:rsidR="00894BCB" w:rsidRPr="00894BCB">
        <w:rPr>
          <w:noProof/>
        </w:rPr>
        <w:t>1.</w:t>
      </w:r>
      <w:r w:rsidR="00894BCB" w:rsidRPr="00894BCB">
        <w:rPr>
          <w:noProof/>
        </w:rPr>
        <w:tab/>
        <w:t xml:space="preserve">PFM Teunis, Havelaar AH. The Beta Poisson Dose-Response Model Is Not a Single-Hit Model. </w:t>
      </w:r>
      <w:r w:rsidR="00894BCB" w:rsidRPr="00894BCB">
        <w:rPr>
          <w:i/>
          <w:noProof/>
        </w:rPr>
        <w:t>Risk Analysis</w:t>
      </w:r>
      <w:r w:rsidR="00894BCB" w:rsidRPr="00894BCB">
        <w:rPr>
          <w:noProof/>
        </w:rPr>
        <w:t>. (2000). 20(4):513-20.</w:t>
      </w:r>
    </w:p>
    <w:p w14:paraId="5F890A5C" w14:textId="630D5826" w:rsidR="00894BCB" w:rsidRPr="00894BCB" w:rsidRDefault="00894BCB" w:rsidP="00894BCB">
      <w:pPr>
        <w:pStyle w:val="EndNoteBibliography"/>
        <w:rPr>
          <w:noProof/>
        </w:rPr>
      </w:pPr>
      <w:r w:rsidRPr="00894BCB">
        <w:rPr>
          <w:noProof/>
        </w:rPr>
        <w:t>2.</w:t>
      </w:r>
      <w:r w:rsidRPr="00894BCB">
        <w:rPr>
          <w:noProof/>
        </w:rPr>
        <w:tab/>
        <w:t xml:space="preserve">Centers for Disease Control and Prevention. </w:t>
      </w:r>
      <w:r w:rsidRPr="00894BCB">
        <w:rPr>
          <w:i/>
          <w:noProof/>
        </w:rPr>
        <w:t>Salmonella in the Caribbean - 2013: Infection with Salmonella</w:t>
      </w:r>
      <w:r w:rsidRPr="00894BCB">
        <w:rPr>
          <w:noProof/>
        </w:rPr>
        <w:t xml:space="preserve">. Atlanta: Centers for Disease Control and Prevention. (2014). Available from: </w:t>
      </w:r>
      <w:hyperlink r:id="rId8" w:history="1">
        <w:r w:rsidRPr="00894BCB">
          <w:rPr>
            <w:rStyle w:val="Hyperlink"/>
            <w:noProof/>
          </w:rPr>
          <w:t>https://www.cdc.gov/training/SIC_CaseStudy/Infection_Salmonella_ptversion.pdf</w:t>
        </w:r>
      </w:hyperlink>
      <w:r w:rsidRPr="00894BCB">
        <w:rPr>
          <w:noProof/>
        </w:rPr>
        <w:t>.</w:t>
      </w:r>
    </w:p>
    <w:p w14:paraId="48D50BDF" w14:textId="77777777" w:rsidR="00894BCB" w:rsidRPr="00894BCB" w:rsidRDefault="00894BCB" w:rsidP="00894BCB">
      <w:pPr>
        <w:pStyle w:val="EndNoteBibliography"/>
        <w:rPr>
          <w:noProof/>
        </w:rPr>
      </w:pPr>
      <w:r w:rsidRPr="00894BCB">
        <w:rPr>
          <w:noProof/>
        </w:rPr>
        <w:t>3.</w:t>
      </w:r>
      <w:r w:rsidRPr="00894BCB">
        <w:rPr>
          <w:noProof/>
        </w:rPr>
        <w:tab/>
        <w:t xml:space="preserve">L Poirel, Madec J-Y, Lupo A, Schink A-K, Kieffer N, Nordmann P, et al. Antimicrobial resistance in Escherichia coli. </w:t>
      </w:r>
      <w:r w:rsidRPr="00894BCB">
        <w:rPr>
          <w:i/>
          <w:noProof/>
        </w:rPr>
        <w:t>Microbiology Spectrum</w:t>
      </w:r>
      <w:r w:rsidRPr="00894BCB">
        <w:rPr>
          <w:noProof/>
        </w:rPr>
        <w:t>. (2018). 6(4):6.4. 14.</w:t>
      </w:r>
    </w:p>
    <w:p w14:paraId="3324E7F2" w14:textId="77777777" w:rsidR="00894BCB" w:rsidRPr="00894BCB" w:rsidRDefault="00894BCB" w:rsidP="00894BCB">
      <w:pPr>
        <w:pStyle w:val="EndNoteBibliography"/>
        <w:rPr>
          <w:noProof/>
        </w:rPr>
      </w:pPr>
      <w:r w:rsidRPr="00894BCB">
        <w:rPr>
          <w:noProof/>
        </w:rPr>
        <w:t>4.</w:t>
      </w:r>
      <w:r w:rsidRPr="00894BCB">
        <w:rPr>
          <w:noProof/>
        </w:rPr>
        <w:tab/>
        <w:t xml:space="preserve">S Becattini, Littmann ER, Carter RA, Kim SG, Morjaria SM, Ling L, et al. Commensal microbes provide first line defense against Listeria monocytogenes infection. </w:t>
      </w:r>
      <w:r w:rsidRPr="00894BCB">
        <w:rPr>
          <w:i/>
          <w:noProof/>
        </w:rPr>
        <w:t>Journal of Experimental Medicine</w:t>
      </w:r>
      <w:r w:rsidRPr="00894BCB">
        <w:rPr>
          <w:noProof/>
        </w:rPr>
        <w:t>. (2017). 214(7):1973-89.</w:t>
      </w:r>
    </w:p>
    <w:p w14:paraId="04A5D35E" w14:textId="77777777" w:rsidR="00894BCB" w:rsidRPr="00894BCB" w:rsidRDefault="00894BCB" w:rsidP="00894BCB">
      <w:pPr>
        <w:pStyle w:val="EndNoteBibliography"/>
        <w:rPr>
          <w:noProof/>
        </w:rPr>
      </w:pPr>
      <w:r w:rsidRPr="00894BCB">
        <w:rPr>
          <w:noProof/>
        </w:rPr>
        <w:t>5.</w:t>
      </w:r>
      <w:r w:rsidRPr="00894BCB">
        <w:rPr>
          <w:noProof/>
        </w:rPr>
        <w:tab/>
        <w:t xml:space="preserve">NG Davies, Flasche S, Jit M, Atkins KE. Modeling the effect of vaccination on selection for antibiotic resistance in Streptococcus pneumoniae. </w:t>
      </w:r>
      <w:r w:rsidRPr="00894BCB">
        <w:rPr>
          <w:i/>
          <w:noProof/>
        </w:rPr>
        <w:t>Science Translational Medicine</w:t>
      </w:r>
      <w:r w:rsidRPr="00894BCB">
        <w:rPr>
          <w:noProof/>
        </w:rPr>
        <w:t>. (2021). 13(606):eaaz8690.</w:t>
      </w:r>
    </w:p>
    <w:p w14:paraId="03DBC586" w14:textId="77777777" w:rsidR="00894BCB" w:rsidRPr="00894BCB" w:rsidRDefault="00894BCB" w:rsidP="00894BCB">
      <w:pPr>
        <w:pStyle w:val="EndNoteBibliography"/>
        <w:rPr>
          <w:noProof/>
        </w:rPr>
      </w:pPr>
      <w:r w:rsidRPr="00894BCB">
        <w:rPr>
          <w:noProof/>
        </w:rPr>
        <w:t>6.</w:t>
      </w:r>
      <w:r w:rsidRPr="00894BCB">
        <w:rPr>
          <w:noProof/>
        </w:rPr>
        <w:tab/>
        <w:t xml:space="preserve">S Rahman, Hollis A. The effect of antibiotic usage on resistance in humans and food-producing animals: a longitudinal, One Health analysis using European data. </w:t>
      </w:r>
      <w:r w:rsidRPr="00894BCB">
        <w:rPr>
          <w:i/>
          <w:noProof/>
        </w:rPr>
        <w:t>Frontiers in Public Health</w:t>
      </w:r>
      <w:r w:rsidRPr="00894BCB">
        <w:rPr>
          <w:noProof/>
        </w:rPr>
        <w:t>. (2023). 11:1170426.</w:t>
      </w:r>
    </w:p>
    <w:p w14:paraId="34EE77B9" w14:textId="6F394A14" w:rsidR="00077D7E" w:rsidRPr="00BA4009" w:rsidRDefault="00EA141A" w:rsidP="001C40C2">
      <w:pPr>
        <w:spacing w:line="360" w:lineRule="auto"/>
      </w:pPr>
      <w:r>
        <w:fldChar w:fldCharType="end"/>
      </w:r>
    </w:p>
    <w:sectPr w:rsidR="00077D7E" w:rsidRPr="00BA4009" w:rsidSect="00C74620">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53C74" w14:textId="77777777" w:rsidR="00714B00" w:rsidRDefault="00714B00" w:rsidP="00BA4009">
      <w:r>
        <w:separator/>
      </w:r>
    </w:p>
  </w:endnote>
  <w:endnote w:type="continuationSeparator" w:id="0">
    <w:p w14:paraId="24CCC6FE" w14:textId="77777777" w:rsidR="00714B00" w:rsidRDefault="00714B00" w:rsidP="00BA40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D91FF" w14:textId="77777777" w:rsidR="00714B00" w:rsidRDefault="00714B00" w:rsidP="00BA4009">
      <w:r>
        <w:separator/>
      </w:r>
    </w:p>
  </w:footnote>
  <w:footnote w:type="continuationSeparator" w:id="0">
    <w:p w14:paraId="6BD63959" w14:textId="77777777" w:rsidR="00714B00" w:rsidRDefault="00714B00" w:rsidP="00BA40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1E3FE2"/>
    <w:multiLevelType w:val="hybridMultilevel"/>
    <w:tmpl w:val="27320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3D7502"/>
    <w:multiLevelType w:val="hybridMultilevel"/>
    <w:tmpl w:val="57E68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6004031">
    <w:abstractNumId w:val="0"/>
  </w:num>
  <w:num w:numId="2" w16cid:durableId="20717253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_Alex&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E4E20"/>
    <w:rsid w:val="00040778"/>
    <w:rsid w:val="00044F7F"/>
    <w:rsid w:val="00060FBA"/>
    <w:rsid w:val="00077D7E"/>
    <w:rsid w:val="000962F2"/>
    <w:rsid w:val="000A7492"/>
    <w:rsid w:val="000B1539"/>
    <w:rsid w:val="000D0641"/>
    <w:rsid w:val="000E72BC"/>
    <w:rsid w:val="00170B3D"/>
    <w:rsid w:val="00194E34"/>
    <w:rsid w:val="001C2A2D"/>
    <w:rsid w:val="001C40C2"/>
    <w:rsid w:val="001E3DAD"/>
    <w:rsid w:val="001E63B5"/>
    <w:rsid w:val="00210398"/>
    <w:rsid w:val="002128B6"/>
    <w:rsid w:val="00242F1C"/>
    <w:rsid w:val="0024316E"/>
    <w:rsid w:val="002847D3"/>
    <w:rsid w:val="0029525D"/>
    <w:rsid w:val="002A4395"/>
    <w:rsid w:val="00307462"/>
    <w:rsid w:val="00343249"/>
    <w:rsid w:val="00361D45"/>
    <w:rsid w:val="003769AF"/>
    <w:rsid w:val="003907F0"/>
    <w:rsid w:val="003A612D"/>
    <w:rsid w:val="003A7262"/>
    <w:rsid w:val="003C7466"/>
    <w:rsid w:val="003F1223"/>
    <w:rsid w:val="003F256C"/>
    <w:rsid w:val="00401EAE"/>
    <w:rsid w:val="00421D13"/>
    <w:rsid w:val="00433333"/>
    <w:rsid w:val="004617C7"/>
    <w:rsid w:val="0046341A"/>
    <w:rsid w:val="00464781"/>
    <w:rsid w:val="00475A0A"/>
    <w:rsid w:val="00496971"/>
    <w:rsid w:val="004C0132"/>
    <w:rsid w:val="004C7025"/>
    <w:rsid w:val="004D5673"/>
    <w:rsid w:val="004E299A"/>
    <w:rsid w:val="00503D2F"/>
    <w:rsid w:val="00505789"/>
    <w:rsid w:val="005129C3"/>
    <w:rsid w:val="005502E2"/>
    <w:rsid w:val="005778F2"/>
    <w:rsid w:val="00582A2D"/>
    <w:rsid w:val="005B4114"/>
    <w:rsid w:val="005B5052"/>
    <w:rsid w:val="005B5A3D"/>
    <w:rsid w:val="00616CA3"/>
    <w:rsid w:val="006302A5"/>
    <w:rsid w:val="0064298D"/>
    <w:rsid w:val="00667A5A"/>
    <w:rsid w:val="006965D6"/>
    <w:rsid w:val="006E0547"/>
    <w:rsid w:val="006F2B17"/>
    <w:rsid w:val="00714B00"/>
    <w:rsid w:val="00735AFF"/>
    <w:rsid w:val="00742816"/>
    <w:rsid w:val="007E5DB7"/>
    <w:rsid w:val="00806D07"/>
    <w:rsid w:val="0082351B"/>
    <w:rsid w:val="00840AF9"/>
    <w:rsid w:val="00894BCB"/>
    <w:rsid w:val="00897EA2"/>
    <w:rsid w:val="008A33C8"/>
    <w:rsid w:val="008C4387"/>
    <w:rsid w:val="008D15C0"/>
    <w:rsid w:val="008F41CB"/>
    <w:rsid w:val="0090348E"/>
    <w:rsid w:val="00955AC0"/>
    <w:rsid w:val="00956A3B"/>
    <w:rsid w:val="009E4E20"/>
    <w:rsid w:val="009E626F"/>
    <w:rsid w:val="009F649F"/>
    <w:rsid w:val="00A03031"/>
    <w:rsid w:val="00A1180E"/>
    <w:rsid w:val="00A200DB"/>
    <w:rsid w:val="00A3506E"/>
    <w:rsid w:val="00A47C96"/>
    <w:rsid w:val="00A51E41"/>
    <w:rsid w:val="00A6748B"/>
    <w:rsid w:val="00A9077C"/>
    <w:rsid w:val="00A97E7A"/>
    <w:rsid w:val="00AD30A2"/>
    <w:rsid w:val="00AF3795"/>
    <w:rsid w:val="00AF4838"/>
    <w:rsid w:val="00B06A8A"/>
    <w:rsid w:val="00B37D4F"/>
    <w:rsid w:val="00B475B5"/>
    <w:rsid w:val="00B5558E"/>
    <w:rsid w:val="00B565D9"/>
    <w:rsid w:val="00B841A4"/>
    <w:rsid w:val="00BA4009"/>
    <w:rsid w:val="00BC1DA4"/>
    <w:rsid w:val="00BC3751"/>
    <w:rsid w:val="00BC5EC8"/>
    <w:rsid w:val="00BF3244"/>
    <w:rsid w:val="00C17E00"/>
    <w:rsid w:val="00C25977"/>
    <w:rsid w:val="00C37CE0"/>
    <w:rsid w:val="00C702C8"/>
    <w:rsid w:val="00C74620"/>
    <w:rsid w:val="00C846D0"/>
    <w:rsid w:val="00CA7EE1"/>
    <w:rsid w:val="00CB739F"/>
    <w:rsid w:val="00CD1D20"/>
    <w:rsid w:val="00CD44AA"/>
    <w:rsid w:val="00D33683"/>
    <w:rsid w:val="00D47F62"/>
    <w:rsid w:val="00DA241F"/>
    <w:rsid w:val="00DA600D"/>
    <w:rsid w:val="00DF555A"/>
    <w:rsid w:val="00E0518E"/>
    <w:rsid w:val="00E13A04"/>
    <w:rsid w:val="00E55867"/>
    <w:rsid w:val="00E773E1"/>
    <w:rsid w:val="00E9642D"/>
    <w:rsid w:val="00EA141A"/>
    <w:rsid w:val="00EA43AF"/>
    <w:rsid w:val="00EC7FB2"/>
    <w:rsid w:val="00EF4B13"/>
    <w:rsid w:val="00EF6510"/>
    <w:rsid w:val="00F31723"/>
    <w:rsid w:val="00F4741D"/>
    <w:rsid w:val="00F5257D"/>
    <w:rsid w:val="00F83086"/>
    <w:rsid w:val="00F83E65"/>
    <w:rsid w:val="00FD2221"/>
    <w:rsid w:val="00FE7C7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0D2870"/>
  <w15:chartTrackingRefBased/>
  <w15:docId w15:val="{8D338F1C-A0A2-F449-90F0-C5DE6443A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4009"/>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4E20"/>
    <w:pPr>
      <w:spacing w:after="200" w:line="288" w:lineRule="auto"/>
      <w:ind w:left="720"/>
      <w:contextualSpacing/>
    </w:pPr>
    <w:rPr>
      <w:rFonts w:eastAsiaTheme="minorEastAsia"/>
      <w:kern w:val="0"/>
      <w:sz w:val="21"/>
      <w:szCs w:val="21"/>
      <w14:ligatures w14:val="none"/>
    </w:rPr>
  </w:style>
  <w:style w:type="paragraph" w:styleId="Header">
    <w:name w:val="header"/>
    <w:basedOn w:val="Normal"/>
    <w:link w:val="HeaderChar"/>
    <w:uiPriority w:val="99"/>
    <w:unhideWhenUsed/>
    <w:rsid w:val="00BA4009"/>
    <w:pPr>
      <w:tabs>
        <w:tab w:val="center" w:pos="4513"/>
        <w:tab w:val="right" w:pos="9026"/>
      </w:tabs>
    </w:pPr>
  </w:style>
  <w:style w:type="character" w:customStyle="1" w:styleId="HeaderChar">
    <w:name w:val="Header Char"/>
    <w:basedOn w:val="DefaultParagraphFont"/>
    <w:link w:val="Header"/>
    <w:uiPriority w:val="99"/>
    <w:rsid w:val="00BA4009"/>
    <w:rPr>
      <w:lang w:val="en-GB"/>
    </w:rPr>
  </w:style>
  <w:style w:type="paragraph" w:styleId="Footer">
    <w:name w:val="footer"/>
    <w:basedOn w:val="Normal"/>
    <w:link w:val="FooterChar"/>
    <w:uiPriority w:val="99"/>
    <w:unhideWhenUsed/>
    <w:rsid w:val="00BA4009"/>
    <w:pPr>
      <w:tabs>
        <w:tab w:val="center" w:pos="4513"/>
        <w:tab w:val="right" w:pos="9026"/>
      </w:tabs>
    </w:pPr>
  </w:style>
  <w:style w:type="character" w:customStyle="1" w:styleId="FooterChar">
    <w:name w:val="Footer Char"/>
    <w:basedOn w:val="DefaultParagraphFont"/>
    <w:link w:val="Footer"/>
    <w:uiPriority w:val="99"/>
    <w:rsid w:val="00BA4009"/>
    <w:rPr>
      <w:lang w:val="en-GB"/>
    </w:rPr>
  </w:style>
  <w:style w:type="paragraph" w:styleId="NormalWeb">
    <w:name w:val="Normal (Web)"/>
    <w:basedOn w:val="Normal"/>
    <w:uiPriority w:val="99"/>
    <w:unhideWhenUsed/>
    <w:rsid w:val="00BA4009"/>
    <w:pPr>
      <w:spacing w:before="100" w:beforeAutospacing="1" w:after="100" w:afterAutospacing="1"/>
    </w:pPr>
    <w:rPr>
      <w:rFonts w:ascii="Times New Roman" w:eastAsia="Times New Roman" w:hAnsi="Times New Roman" w:cs="Times New Roman"/>
      <w:kern w:val="0"/>
      <w:lang w:val="en-CH" w:eastAsia="en-GB"/>
      <w14:ligatures w14:val="none"/>
    </w:rPr>
  </w:style>
  <w:style w:type="paragraph" w:styleId="NoSpacing">
    <w:name w:val="No Spacing"/>
    <w:link w:val="NoSpacingChar"/>
    <w:uiPriority w:val="1"/>
    <w:qFormat/>
    <w:rsid w:val="00BA4009"/>
    <w:rPr>
      <w:kern w:val="0"/>
      <w:sz w:val="22"/>
      <w:szCs w:val="22"/>
      <w:lang w:val="en-GB"/>
      <w14:ligatures w14:val="none"/>
    </w:rPr>
  </w:style>
  <w:style w:type="character" w:customStyle="1" w:styleId="NoSpacingChar">
    <w:name w:val="No Spacing Char"/>
    <w:basedOn w:val="DefaultParagraphFont"/>
    <w:link w:val="NoSpacing"/>
    <w:uiPriority w:val="1"/>
    <w:rsid w:val="00BA4009"/>
    <w:rPr>
      <w:kern w:val="0"/>
      <w:sz w:val="22"/>
      <w:szCs w:val="22"/>
      <w:lang w:val="en-GB"/>
      <w14:ligatures w14:val="none"/>
    </w:rPr>
  </w:style>
  <w:style w:type="paragraph" w:customStyle="1" w:styleId="EndNoteBibliographyTitle">
    <w:name w:val="EndNote Bibliography Title"/>
    <w:basedOn w:val="Normal"/>
    <w:link w:val="EndNoteBibliographyTitleChar"/>
    <w:rsid w:val="00EA141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EA141A"/>
    <w:rPr>
      <w:rFonts w:ascii="Calibri" w:hAnsi="Calibri" w:cs="Calibri"/>
      <w:lang w:val="en-US"/>
    </w:rPr>
  </w:style>
  <w:style w:type="paragraph" w:customStyle="1" w:styleId="EndNoteBibliography">
    <w:name w:val="EndNote Bibliography"/>
    <w:basedOn w:val="Normal"/>
    <w:link w:val="EndNoteBibliographyChar"/>
    <w:rsid w:val="00EA141A"/>
    <w:rPr>
      <w:rFonts w:ascii="Calibri" w:hAnsi="Calibri" w:cs="Calibri"/>
      <w:lang w:val="en-US"/>
    </w:rPr>
  </w:style>
  <w:style w:type="character" w:customStyle="1" w:styleId="EndNoteBibliographyChar">
    <w:name w:val="EndNote Bibliography Char"/>
    <w:basedOn w:val="DefaultParagraphFont"/>
    <w:link w:val="EndNoteBibliography"/>
    <w:rsid w:val="00EA141A"/>
    <w:rPr>
      <w:rFonts w:ascii="Calibri" w:hAnsi="Calibri" w:cs="Calibri"/>
      <w:lang w:val="en-US"/>
    </w:rPr>
  </w:style>
  <w:style w:type="character" w:styleId="Hyperlink">
    <w:name w:val="Hyperlink"/>
    <w:basedOn w:val="DefaultParagraphFont"/>
    <w:uiPriority w:val="99"/>
    <w:unhideWhenUsed/>
    <w:rsid w:val="00EA141A"/>
    <w:rPr>
      <w:color w:val="0563C1" w:themeColor="hyperlink"/>
      <w:u w:val="single"/>
    </w:rPr>
  </w:style>
  <w:style w:type="character" w:styleId="UnresolvedMention">
    <w:name w:val="Unresolved Mention"/>
    <w:basedOn w:val="DefaultParagraphFont"/>
    <w:uiPriority w:val="99"/>
    <w:semiHidden/>
    <w:unhideWhenUsed/>
    <w:rsid w:val="00EA14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training/SIC_CaseStudy/Infection_Salmonella_ptversion.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BB08F-B60B-1E4E-BF14-9276868FF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Pages>
  <Words>2045</Words>
  <Characters>1166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organ</dc:creator>
  <cp:keywords/>
  <dc:description/>
  <cp:lastModifiedBy>Alex Morgan</cp:lastModifiedBy>
  <cp:revision>8</cp:revision>
  <cp:lastPrinted>2023-10-05T14:28:00Z</cp:lastPrinted>
  <dcterms:created xsi:type="dcterms:W3CDTF">2023-10-05T13:15:00Z</dcterms:created>
  <dcterms:modified xsi:type="dcterms:W3CDTF">2023-10-05T15:57:00Z</dcterms:modified>
</cp:coreProperties>
</file>